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43D7F5D2" w:rsidR="002314D3" w:rsidRPr="0040461A" w:rsidRDefault="00441389" w:rsidP="002314D3">
      <w:pPr>
        <w:ind w:firstLine="0"/>
        <w:jc w:val="center"/>
      </w:pPr>
      <w:r>
        <w:t>Budgetary Priorit</w:t>
      </w:r>
      <w:r w:rsidR="003B2A3B">
        <w:t>ies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2A0F32B4" w:rsidR="002D35C3" w:rsidRDefault="003B2A3B" w:rsidP="002D35C3">
      <w:pPr>
        <w:ind w:firstLine="0"/>
        <w:jc w:val="center"/>
      </w:pPr>
      <w:r>
        <w:lastRenderedPageBreak/>
        <w:t>Budgetary Priorities</w:t>
      </w:r>
    </w:p>
    <w:p w14:paraId="2418E70E" w14:textId="1C695CAE" w:rsidR="004A758E" w:rsidRDefault="004A758E" w:rsidP="002D35C3">
      <w:pPr>
        <w:ind w:firstLine="0"/>
        <w:jc w:val="center"/>
      </w:pPr>
      <w:r>
        <w:t>Introduction</w:t>
      </w:r>
    </w:p>
    <w:p w14:paraId="11153A7B" w14:textId="22438A69" w:rsidR="00704C76" w:rsidRDefault="00704C76" w:rsidP="00704C76">
      <w:pPr>
        <w:ind w:firstLine="0"/>
      </w:pPr>
      <w:r>
        <w:tab/>
      </w:r>
      <w:r w:rsidR="00E749A3">
        <w:t xml:space="preserve">Proper assessment of the actual needs of the funding referring to the specific fields is the one main responsibility </w:t>
      </w:r>
      <w:r w:rsidR="00E5670A">
        <w:t xml:space="preserve">of the government. It is crucial for the federal and state government to critically identify the sectors or the specific programs that </w:t>
      </w:r>
      <w:r w:rsidR="00E5670A" w:rsidRPr="00467380">
        <w:rPr>
          <w:noProof/>
        </w:rPr>
        <w:t>require</w:t>
      </w:r>
      <w:r w:rsidR="00E5670A">
        <w:t xml:space="preserve"> necessary attention. </w:t>
      </w:r>
      <w:r w:rsidR="00E24CC9">
        <w:t xml:space="preserve">It is worthy to mention that the entities of </w:t>
      </w:r>
      <w:r w:rsidR="00C54907">
        <w:t xml:space="preserve">the president and the Congress have the objective to identify the budgetary priorities and deliver the funds to achieve all the related </w:t>
      </w:r>
      <w:r w:rsidR="005D4593">
        <w:t>spheres</w:t>
      </w:r>
      <w:r w:rsidR="00C54907">
        <w:t xml:space="preserve"> of the public programs</w:t>
      </w:r>
      <w:r w:rsidR="00302D32">
        <w:t xml:space="preserve">. </w:t>
      </w:r>
      <w:r w:rsidR="00DB092A">
        <w:t xml:space="preserve">Inappropriate </w:t>
      </w:r>
      <w:r w:rsidR="00194AD2">
        <w:t xml:space="preserve">evaluation of the budgetary priorities ultimately leads to </w:t>
      </w:r>
      <w:r w:rsidR="00194AD2" w:rsidRPr="00467380">
        <w:rPr>
          <w:noProof/>
        </w:rPr>
        <w:t>chronic</w:t>
      </w:r>
      <w:r w:rsidR="00194AD2">
        <w:t xml:space="preserve"> issues identify as public policy problems</w:t>
      </w:r>
      <w:r w:rsidR="00E22AD4">
        <w:t xml:space="preserve"> </w:t>
      </w:r>
      <w:r w:rsidR="00E22AD4">
        <w:fldChar w:fldCharType="begin"/>
      </w:r>
      <w:r w:rsidR="00E22AD4">
        <w:instrText xml:space="preserve"> ADDIN ZOTERO_ITEM CSL_CITATION {"citationID":"zpqoqVZu","properties":{"formattedCitation":"(Chingos &amp; Blagg, 2017)","plainCitation":"(Chingos &amp; Blagg, 2017)","noteIndex":0},"citationItems":[{"id":641,"uris":["http://zotero.org/users/local/7Hi3kAOD/items/6W8D4EIL"],"uri":["http://zotero.org/users/local/7Hi3kAOD/items/6W8D4EIL"],"itemData":{"id":641,"type":"article-journal","title":"Making Sense of State School Funding Policy","container-title":"Urban Institute. Retrieved December","page":"2017","volume":"4","author":[{"family":"Chingos","given":"M."},{"family":"Blagg","given":"Kristin"}],"issued":{"date-parts":[["2017"]]}}}],"schema":"https://github.com/citation-style-language/schema/raw/master/csl-citation.json"} </w:instrText>
      </w:r>
      <w:r w:rsidR="00E22AD4">
        <w:fldChar w:fldCharType="separate"/>
      </w:r>
      <w:r w:rsidR="00E22AD4" w:rsidRPr="00E22AD4">
        <w:t>(</w:t>
      </w:r>
      <w:proofErr w:type="spellStart"/>
      <w:r w:rsidR="00E22AD4" w:rsidRPr="00E22AD4">
        <w:t>Chingos</w:t>
      </w:r>
      <w:proofErr w:type="spellEnd"/>
      <w:r w:rsidR="00E22AD4" w:rsidRPr="00E22AD4">
        <w:t xml:space="preserve"> &amp; </w:t>
      </w:r>
      <w:proofErr w:type="spellStart"/>
      <w:r w:rsidR="00E22AD4" w:rsidRPr="00E22AD4">
        <w:t>Blagg</w:t>
      </w:r>
      <w:proofErr w:type="spellEnd"/>
      <w:r w:rsidR="00E22AD4" w:rsidRPr="00E22AD4">
        <w:t>, 2017)</w:t>
      </w:r>
      <w:r w:rsidR="00E22AD4">
        <w:fldChar w:fldCharType="end"/>
      </w:r>
      <w:r w:rsidR="00E22AD4">
        <w:t>.</w:t>
      </w:r>
      <w:r w:rsidR="00194AD2">
        <w:t xml:space="preserve"> It is important for the governments to remain vigilant about the actual </w:t>
      </w:r>
      <w:r w:rsidR="00DE1685">
        <w:t xml:space="preserve">expenses and deliver adequate funds to meet the need of the public program. </w:t>
      </w:r>
      <w:r w:rsidR="00316C1F">
        <w:t xml:space="preserve">Here the prime focus is to </w:t>
      </w:r>
      <w:r w:rsidR="00922A97">
        <w:t xml:space="preserve">critically explain the policy issue </w:t>
      </w:r>
      <w:r w:rsidR="009070B0">
        <w:t xml:space="preserve">of </w:t>
      </w:r>
      <w:r w:rsidR="00A114E9">
        <w:t>education</w:t>
      </w:r>
      <w:r w:rsidR="009070B0">
        <w:t xml:space="preserve"> and investigate the actual funding situation considering its impact on all the stakeholders. </w:t>
      </w:r>
    </w:p>
    <w:p w14:paraId="62A61093" w14:textId="496DCC6E" w:rsidR="004A758E" w:rsidRDefault="004A758E" w:rsidP="002D35C3">
      <w:pPr>
        <w:ind w:firstLine="0"/>
        <w:jc w:val="center"/>
      </w:pPr>
      <w:r>
        <w:t>Discussion</w:t>
      </w:r>
    </w:p>
    <w:p w14:paraId="14487506" w14:textId="7EF31893" w:rsidR="00A114E9" w:rsidRDefault="00A114E9" w:rsidP="00A114E9">
      <w:pPr>
        <w:ind w:firstLine="0"/>
      </w:pPr>
      <w:r>
        <w:tab/>
      </w:r>
      <w:r w:rsidR="00A02D64">
        <w:t xml:space="preserve">Education </w:t>
      </w:r>
      <w:r w:rsidR="00A02D64" w:rsidRPr="00F304F8">
        <w:rPr>
          <w:noProof/>
        </w:rPr>
        <w:t>is characterized</w:t>
      </w:r>
      <w:r w:rsidR="00A02D64">
        <w:t xml:space="preserve"> as the one mandatory and important feature to apprehend the</w:t>
      </w:r>
      <w:r w:rsidR="000C6235">
        <w:t xml:space="preserve"> objective of developed society. It is one core objective of the federal and the local governments to invest </w:t>
      </w:r>
      <w:r w:rsidR="00467380">
        <w:t xml:space="preserve">an </w:t>
      </w:r>
      <w:r w:rsidR="000C6235" w:rsidRPr="00467380">
        <w:rPr>
          <w:noProof/>
        </w:rPr>
        <w:t>adequate</w:t>
      </w:r>
      <w:r w:rsidR="000C6235">
        <w:t xml:space="preserve"> amount of funding in the specific sector of education to make it possible to achieve the actual objectives of this </w:t>
      </w:r>
      <w:r w:rsidR="001076EF">
        <w:t>segment</w:t>
      </w:r>
      <w:r w:rsidR="00DC738E">
        <w:t xml:space="preserve"> </w:t>
      </w:r>
      <w:r w:rsidR="00DC738E">
        <w:fldChar w:fldCharType="begin"/>
      </w:r>
      <w:r w:rsidR="007D7262">
        <w:instrText xml:space="preserve"> ADDIN ZOTERO_ITEM CSL_CITATION {"citationID":"cyIhGPEB","properties":{"formattedCitation":"(Strauss, 2014)","plainCitation":"(Strauss, 2014)","noteIndex":0},"citationItems":[{"id":637,"uris":["http://zotero.org/users/local/7Hi3kAOD/items/MRN2DXQQ"],"uri":["http://zotero.org/users/local/7Hi3kAOD/items/MRN2DXQQ"],"itemData":{"id":637,"type":"webpage","title":"America's School Funding Problems, State by State","container-title":"Washington Post","URL":"https://www.washingtonpost.com/news/answer-sheet/wp/2014/02/05/americas-school-funding-problems-state-by-state/?utm_term=.b12f68462ae2","author":[{"family":"Strauss","given":"Valerie"}],"issued":{"date-parts":[["2014"]]}}}],"schema":"https://github.com/citation-style-language/schema/raw/master/csl-citation.json"} </w:instrText>
      </w:r>
      <w:r w:rsidR="00DC738E">
        <w:fldChar w:fldCharType="separate"/>
      </w:r>
      <w:r w:rsidR="007D7262" w:rsidRPr="007D7262">
        <w:t>(Strauss, 2014)</w:t>
      </w:r>
      <w:r w:rsidR="00DC738E">
        <w:fldChar w:fldCharType="end"/>
      </w:r>
      <w:r w:rsidR="007D7262">
        <w:t>.</w:t>
      </w:r>
      <w:r w:rsidR="001076EF">
        <w:t xml:space="preserve"> </w:t>
      </w:r>
      <w:r w:rsidR="00DF0AED">
        <w:t xml:space="preserve">It </w:t>
      </w:r>
      <w:r w:rsidR="00DF0AED" w:rsidRPr="00F304F8">
        <w:rPr>
          <w:noProof/>
        </w:rPr>
        <w:t>is observed</w:t>
      </w:r>
      <w:r w:rsidR="00DF0AED">
        <w:t xml:space="preserve"> that the </w:t>
      </w:r>
      <w:r w:rsidR="002A10B7">
        <w:t xml:space="preserve">education sector of the country never achieved the satisfactory </w:t>
      </w:r>
      <w:r w:rsidR="00620978">
        <w:t xml:space="preserve">form of funds from the federal </w:t>
      </w:r>
      <w:r w:rsidR="00EE2F61">
        <w:t xml:space="preserve">government in the form of Washington State to achieve the actual target of ensuring learning domains for all the children. Existing situation of the education sector </w:t>
      </w:r>
      <w:r w:rsidR="00EE2F61" w:rsidRPr="00467380">
        <w:rPr>
          <w:noProof/>
        </w:rPr>
        <w:t>make</w:t>
      </w:r>
      <w:r w:rsidR="00467380">
        <w:rPr>
          <w:noProof/>
        </w:rPr>
        <w:t>s</w:t>
      </w:r>
      <w:r w:rsidR="00EE2F61">
        <w:t xml:space="preserve"> it essential to critically analyze the current public policy and funding structure set by the government for the education sector of the country. </w:t>
      </w:r>
    </w:p>
    <w:p w14:paraId="45E41F52" w14:textId="1F99D1F3" w:rsidR="002B7CFE" w:rsidRDefault="002B7CFE" w:rsidP="00A114E9">
      <w:pPr>
        <w:ind w:firstLine="0"/>
      </w:pPr>
      <w:r>
        <w:lastRenderedPageBreak/>
        <w:tab/>
      </w:r>
      <w:r w:rsidR="008E2E4B">
        <w:t xml:space="preserve">The main concern relevant to the main idea of public policy for the education sector is to evaluate the fairness of the funding structure. </w:t>
      </w:r>
      <w:r w:rsidR="00667C75">
        <w:t xml:space="preserve">Today, this concern </w:t>
      </w:r>
      <w:r w:rsidR="00667C75" w:rsidRPr="00F304F8">
        <w:rPr>
          <w:noProof/>
        </w:rPr>
        <w:t>is immensely increas</w:t>
      </w:r>
      <w:r w:rsidR="00F304F8">
        <w:rPr>
          <w:noProof/>
        </w:rPr>
        <w:t>ing</w:t>
      </w:r>
      <w:r w:rsidR="00667C75">
        <w:t xml:space="preserve"> that the government of Washington is more concern to invest </w:t>
      </w:r>
      <w:r w:rsidR="00E24299">
        <w:t xml:space="preserve">in weapons contrary to the </w:t>
      </w:r>
      <w:r w:rsidR="00F304F8" w:rsidRPr="00F304F8">
        <w:rPr>
          <w:noProof/>
        </w:rPr>
        <w:t>productive</w:t>
      </w:r>
      <w:r w:rsidR="00E24299">
        <w:t xml:space="preserve"> sector of education. The demand for increasing funds for the education public policy </w:t>
      </w:r>
      <w:r w:rsidR="00E24299" w:rsidRPr="00F304F8">
        <w:rPr>
          <w:noProof/>
        </w:rPr>
        <w:t>i</w:t>
      </w:r>
      <w:r w:rsidR="00F304F8">
        <w:rPr>
          <w:noProof/>
        </w:rPr>
        <w:t>ncreases</w:t>
      </w:r>
      <w:r w:rsidR="00E24299">
        <w:t xml:space="preserve"> with each day as it </w:t>
      </w:r>
      <w:r w:rsidR="00826917" w:rsidRPr="00F304F8">
        <w:rPr>
          <w:noProof/>
        </w:rPr>
        <w:t>referred</w:t>
      </w:r>
      <w:r w:rsidR="00F304F8">
        <w:rPr>
          <w:noProof/>
        </w:rPr>
        <w:t xml:space="preserve"> to</w:t>
      </w:r>
      <w:r w:rsidR="00826917">
        <w:t xml:space="preserve"> as the most neglected sector by the government. </w:t>
      </w:r>
      <w:r w:rsidR="00FE23B7">
        <w:t xml:space="preserve">The issue of public policy for the education sector </w:t>
      </w:r>
      <w:r w:rsidR="00FE23B7" w:rsidRPr="00F304F8">
        <w:rPr>
          <w:noProof/>
        </w:rPr>
        <w:t xml:space="preserve">is </w:t>
      </w:r>
      <w:r w:rsidR="00A02AEE" w:rsidRPr="00F304F8">
        <w:rPr>
          <w:noProof/>
        </w:rPr>
        <w:t>expand</w:t>
      </w:r>
      <w:r w:rsidR="00F304F8">
        <w:rPr>
          <w:noProof/>
        </w:rPr>
        <w:t>ing</w:t>
      </w:r>
      <w:r w:rsidR="00A02AEE">
        <w:t xml:space="preserve"> after the quick cut in the funding structure for this specific paradigm</w:t>
      </w:r>
      <w:r w:rsidR="00EE6A36">
        <w:t xml:space="preserve"> </w:t>
      </w:r>
      <w:r w:rsidR="00EE6A36">
        <w:fldChar w:fldCharType="begin"/>
      </w:r>
      <w:r w:rsidR="00D410AA">
        <w:instrText xml:space="preserve"> ADDIN ZOTERO_ITEM CSL_CITATION {"citationID":"wKQO5A5T","properties":{"formattedCitation":"(Litvinov, Alvarez, Long, &amp; Walker, 2018)","plainCitation":"(Litvinov, Alvarez, Long, &amp; Walker, 2018)","noteIndex":0},"citationItems":[{"id":638,"uris":["http://zotero.org/users/local/7Hi3kAOD/items/SRCFSPBA"],"uri":["http://zotero.org/users/local/7Hi3kAOD/items/SRCFSPBA"],"itemData":{"id":638,"type":"webpage","title":"10 Challenges Facing Public Education Today","container-title":"neaToday","URL":"http://neatoday.org/2018/08/03/10-challenges-facing-public-education-today/","author":[{"family":"Litvinov","given":"Amanda"},{"family":"Alvarez","given":"Brenda"},{"family":"Long","given":"Cindy"},{"family":"Walker","given":"Tim"}],"issued":{"date-parts":[["2018"]]}}}],"schema":"https://github.com/citation-style-language/schema/raw/master/csl-citation.json"} </w:instrText>
      </w:r>
      <w:r w:rsidR="00EE6A36">
        <w:fldChar w:fldCharType="separate"/>
      </w:r>
      <w:r w:rsidR="00D410AA" w:rsidRPr="00D410AA">
        <w:t>(Litvinov, Alvarez, Long, &amp; Walker, 2018)</w:t>
      </w:r>
      <w:r w:rsidR="00EE6A36">
        <w:fldChar w:fldCharType="end"/>
      </w:r>
      <w:r w:rsidR="00D410AA">
        <w:t>.</w:t>
      </w:r>
      <w:r w:rsidR="00A02AEE">
        <w:t xml:space="preserve"> </w:t>
      </w:r>
      <w:r w:rsidR="00A10BEC">
        <w:t xml:space="preserve">Undoubtedly, the funding situation for the paradigm of education is getting worse </w:t>
      </w:r>
      <w:r w:rsidR="00895879">
        <w:t xml:space="preserve">as the federal government never show the serious concern for this specific form of development. </w:t>
      </w:r>
    </w:p>
    <w:p w14:paraId="7ACEFD1F" w14:textId="3EA97098" w:rsidR="004A43F5" w:rsidRDefault="004A43F5" w:rsidP="00A114E9">
      <w:pPr>
        <w:ind w:firstLine="0"/>
      </w:pPr>
      <w:r>
        <w:tab/>
      </w:r>
      <w:r w:rsidR="003F0CD6">
        <w:t xml:space="preserve">The overall funding situation of the education </w:t>
      </w:r>
      <w:r w:rsidR="005D5D35">
        <w:t xml:space="preserve">policy never favors all the needs of this sector as there is need of more funds for each level of education. </w:t>
      </w:r>
      <w:r w:rsidR="00921755">
        <w:t xml:space="preserve">It </w:t>
      </w:r>
      <w:r w:rsidR="00921755" w:rsidRPr="00F304F8">
        <w:rPr>
          <w:noProof/>
        </w:rPr>
        <w:t>is observed</w:t>
      </w:r>
      <w:r w:rsidR="00921755">
        <w:t xml:space="preserve"> that the entities of schools facing </w:t>
      </w:r>
      <w:r w:rsidR="00F304F8">
        <w:t xml:space="preserve">an </w:t>
      </w:r>
      <w:r w:rsidR="00921755" w:rsidRPr="00F304F8">
        <w:rPr>
          <w:noProof/>
        </w:rPr>
        <w:t>immense</w:t>
      </w:r>
      <w:r w:rsidR="00921755">
        <w:t xml:space="preserve"> form of troubles when it comes to t</w:t>
      </w:r>
      <w:r w:rsidR="007901BE">
        <w:t xml:space="preserve">he implementation of the </w:t>
      </w:r>
      <w:r w:rsidR="004A0E8D">
        <w:t xml:space="preserve">ideas of learning in their true </w:t>
      </w:r>
      <w:r w:rsidR="003E0707">
        <w:t xml:space="preserve">and effective prospects. </w:t>
      </w:r>
      <w:r w:rsidR="00B0020F">
        <w:t xml:space="preserve">It </w:t>
      </w:r>
      <w:r w:rsidR="00B0020F" w:rsidRPr="00F304F8">
        <w:rPr>
          <w:noProof/>
        </w:rPr>
        <w:t>is revealed</w:t>
      </w:r>
      <w:r w:rsidR="00B0020F">
        <w:t xml:space="preserve"> that now school organizations are not able to </w:t>
      </w:r>
      <w:r w:rsidR="002C0E47">
        <w:t>pay off student debt or it ultimately appears in the form of stagnant salaries</w:t>
      </w:r>
      <w:r w:rsidR="00A6262C">
        <w:t xml:space="preserve"> </w:t>
      </w:r>
      <w:r w:rsidR="00A6262C">
        <w:fldChar w:fldCharType="begin"/>
      </w:r>
      <w:r w:rsidR="00C94447">
        <w:instrText xml:space="preserve"> ADDIN ZOTERO_ITEM CSL_CITATION {"citationID":"I4iN9y0F","properties":{"formattedCitation":"(Leachman, Masterson, &amp; Figueroa, 2017)","plainCitation":"(Leachman, Masterson, &amp; Figueroa, 2017)","noteIndex":0},"citationItems":[{"id":642,"uris":["http://zotero.org/users/local/7Hi3kAOD/items/IAVDELHI"],"uri":["http://zotero.org/users/local/7Hi3kAOD/items/IAVDELHI"],"itemData":{"id":642,"type":"webpage","title":"A Punishing Decade for School Funding","container-title":"CBPP.Org","URL":"https://www.cbpp.org/research/state-budget-and-tax/a-punishing-decade-for-school-funding","author":[{"family":"Leachman","given":"Michael"},{"family":"Masterson","given":"Kathleen"},{"family":"Figueroa","given":"Eric"}],"issued":{"date-parts":[["2017"]]}}}],"schema":"https://github.com/citation-style-language/schema/raw/master/csl-citation.json"} </w:instrText>
      </w:r>
      <w:r w:rsidR="00A6262C">
        <w:fldChar w:fldCharType="separate"/>
      </w:r>
      <w:r w:rsidR="00C94447" w:rsidRPr="00C94447">
        <w:t>(</w:t>
      </w:r>
      <w:proofErr w:type="spellStart"/>
      <w:r w:rsidR="00C94447" w:rsidRPr="00C94447">
        <w:t>Leachman</w:t>
      </w:r>
      <w:proofErr w:type="spellEnd"/>
      <w:r w:rsidR="00C94447" w:rsidRPr="00C94447">
        <w:t>, Masterson, &amp; Figueroa, 2017)</w:t>
      </w:r>
      <w:r w:rsidR="00A6262C">
        <w:fldChar w:fldCharType="end"/>
      </w:r>
      <w:r w:rsidR="00C94447">
        <w:t>.</w:t>
      </w:r>
      <w:bookmarkStart w:id="0" w:name="_GoBack"/>
      <w:bookmarkEnd w:id="0"/>
      <w:r w:rsidR="002C0E47">
        <w:t xml:space="preserve"> </w:t>
      </w:r>
      <w:r w:rsidR="00B50D21" w:rsidRPr="00F304F8">
        <w:rPr>
          <w:noProof/>
        </w:rPr>
        <w:t xml:space="preserve">The existing circumstances of the education sector demand to increase the focus of public policy </w:t>
      </w:r>
      <w:r w:rsidR="00B5054E" w:rsidRPr="00F304F8">
        <w:rPr>
          <w:noProof/>
        </w:rPr>
        <w:t>and enhance the aspect of budgetary priorities for this specific sector.</w:t>
      </w:r>
      <w:r w:rsidR="00B5054E">
        <w:t xml:space="preserve"> </w:t>
      </w:r>
    </w:p>
    <w:p w14:paraId="7C13AA60" w14:textId="41820398" w:rsidR="004A758E" w:rsidRDefault="004A758E" w:rsidP="00533B37">
      <w:pPr>
        <w:ind w:firstLine="0"/>
        <w:jc w:val="center"/>
      </w:pPr>
      <w:r>
        <w:t>Conclusion</w:t>
      </w:r>
    </w:p>
    <w:p w14:paraId="33D0A5B4" w14:textId="03881462" w:rsidR="00482C1C" w:rsidRDefault="00533B37" w:rsidP="00533B37">
      <w:pPr>
        <w:ind w:firstLine="0"/>
      </w:pPr>
      <w:r>
        <w:tab/>
        <w:t xml:space="preserve">To conclude the discussion about the insufficient consideration of the public policy in case of </w:t>
      </w:r>
      <w:r w:rsidR="00F304F8">
        <w:t xml:space="preserve">the </w:t>
      </w:r>
      <w:r w:rsidRPr="00F304F8">
        <w:rPr>
          <w:noProof/>
        </w:rPr>
        <w:t>education</w:t>
      </w:r>
      <w:r>
        <w:t xml:space="preserve"> sector, it </w:t>
      </w:r>
      <w:r w:rsidR="00F40557">
        <w:t xml:space="preserve">is vital to mention that it is right time for the federal government to enhance its focus and reestablish the funding structure. </w:t>
      </w:r>
      <w:r w:rsidR="00770F36">
        <w:t>Insufficient funding cause different forms of concerns for the school management</w:t>
      </w:r>
      <w:r w:rsidR="005D4593">
        <w:t xml:space="preserve"> and educational professionals. The inadequate approach of funding in </w:t>
      </w:r>
      <w:r w:rsidR="00F304F8">
        <w:t xml:space="preserve">the </w:t>
      </w:r>
      <w:r w:rsidR="005D4593" w:rsidRPr="00F304F8">
        <w:rPr>
          <w:noProof/>
        </w:rPr>
        <w:t>education</w:t>
      </w:r>
      <w:r w:rsidR="005D4593">
        <w:t xml:space="preserve"> sector ultimately </w:t>
      </w:r>
      <w:r w:rsidR="005D4593" w:rsidRPr="00F304F8">
        <w:rPr>
          <w:noProof/>
        </w:rPr>
        <w:t>affect</w:t>
      </w:r>
      <w:r w:rsidR="00F304F8">
        <w:rPr>
          <w:noProof/>
        </w:rPr>
        <w:t>s</w:t>
      </w:r>
      <w:r w:rsidR="005D4593">
        <w:t xml:space="preserve"> the learning domain of the </w:t>
      </w:r>
      <w:r w:rsidR="005D4593">
        <w:lastRenderedPageBreak/>
        <w:t xml:space="preserve">students. </w:t>
      </w:r>
      <w:r w:rsidR="00137032">
        <w:t xml:space="preserve">It is important for the federal government to address the issue of </w:t>
      </w:r>
      <w:r w:rsidR="00F304F8">
        <w:t xml:space="preserve">the </w:t>
      </w:r>
      <w:r w:rsidR="00137032" w:rsidRPr="00F304F8">
        <w:rPr>
          <w:noProof/>
        </w:rPr>
        <w:t>public</w:t>
      </w:r>
      <w:r w:rsidR="00137032">
        <w:t xml:space="preserve"> policy of education on priority and </w:t>
      </w:r>
      <w:r w:rsidR="008E3445">
        <w:t xml:space="preserve">offer </w:t>
      </w:r>
      <w:r w:rsidR="00F304F8">
        <w:t xml:space="preserve">a </w:t>
      </w:r>
      <w:r w:rsidR="008E3445" w:rsidRPr="00F304F8">
        <w:rPr>
          <w:noProof/>
        </w:rPr>
        <w:t>better</w:t>
      </w:r>
      <w:r w:rsidR="008E3445">
        <w:t xml:space="preserve"> form of funding to assure the achievement of the learning objectives for all the students. </w:t>
      </w:r>
    </w:p>
    <w:p w14:paraId="1682B731" w14:textId="77777777" w:rsidR="00482C1C" w:rsidRDefault="00482C1C">
      <w:pPr>
        <w:spacing w:line="240" w:lineRule="auto"/>
        <w:ind w:firstLine="0"/>
      </w:pPr>
      <w:r>
        <w:br w:type="page"/>
      </w:r>
    </w:p>
    <w:p w14:paraId="11D71688" w14:textId="32B5835D" w:rsidR="00533B37" w:rsidRDefault="00482C1C" w:rsidP="00482C1C">
      <w:pPr>
        <w:ind w:firstLine="0"/>
        <w:jc w:val="center"/>
      </w:pPr>
      <w:r>
        <w:lastRenderedPageBreak/>
        <w:t>References</w:t>
      </w:r>
    </w:p>
    <w:p w14:paraId="799264B3" w14:textId="77777777" w:rsidR="00C94447" w:rsidRPr="00C94447" w:rsidRDefault="00A419E3" w:rsidP="00C9444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C94447" w:rsidRPr="00C94447">
        <w:t>Chingos</w:t>
      </w:r>
      <w:proofErr w:type="spellEnd"/>
      <w:r w:rsidR="00C94447" w:rsidRPr="00C94447">
        <w:t xml:space="preserve">, M., &amp; </w:t>
      </w:r>
      <w:proofErr w:type="spellStart"/>
      <w:r w:rsidR="00C94447" w:rsidRPr="00C94447">
        <w:t>Blagg</w:t>
      </w:r>
      <w:proofErr w:type="spellEnd"/>
      <w:r w:rsidR="00C94447" w:rsidRPr="00C94447">
        <w:t xml:space="preserve">, K. (2017). Making Sense of State School Funding Policy. </w:t>
      </w:r>
      <w:r w:rsidR="00C94447" w:rsidRPr="00C94447">
        <w:rPr>
          <w:i/>
          <w:iCs/>
        </w:rPr>
        <w:t>Urban Institute. Retrieved December</w:t>
      </w:r>
      <w:r w:rsidR="00C94447" w:rsidRPr="00C94447">
        <w:t xml:space="preserve">, </w:t>
      </w:r>
      <w:r w:rsidR="00C94447" w:rsidRPr="00C94447">
        <w:rPr>
          <w:i/>
          <w:iCs/>
        </w:rPr>
        <w:t>4</w:t>
      </w:r>
      <w:r w:rsidR="00C94447" w:rsidRPr="00C94447">
        <w:t>, 2017.</w:t>
      </w:r>
    </w:p>
    <w:p w14:paraId="002E18B3" w14:textId="77777777" w:rsidR="00C94447" w:rsidRPr="00C94447" w:rsidRDefault="00C94447" w:rsidP="00C94447">
      <w:pPr>
        <w:pStyle w:val="Bibliography"/>
      </w:pPr>
      <w:proofErr w:type="spellStart"/>
      <w:r w:rsidRPr="00C94447">
        <w:t>Leachman</w:t>
      </w:r>
      <w:proofErr w:type="spellEnd"/>
      <w:r w:rsidRPr="00C94447">
        <w:t>, M., Masterson, K., &amp; Figueroa, E. (2017). A Punishing Decade for School Funding. Retrieved from https://www.cbpp.org/research/state-budget-and-tax/a-punishing-decade-for-school-funding</w:t>
      </w:r>
    </w:p>
    <w:p w14:paraId="03762D46" w14:textId="77777777" w:rsidR="00C94447" w:rsidRPr="00C94447" w:rsidRDefault="00C94447" w:rsidP="00C94447">
      <w:pPr>
        <w:pStyle w:val="Bibliography"/>
      </w:pPr>
      <w:r w:rsidRPr="00C94447">
        <w:t>Litvinov, A., Alvarez, B., Long, C., &amp; Walker, T. (2018). 10 Challenges Facing Public Education Today. Retrieved from http://neatoday.org/2018/08/03/10-challenges-facing-public-education-today/</w:t>
      </w:r>
    </w:p>
    <w:p w14:paraId="67B38A48" w14:textId="77777777" w:rsidR="00C94447" w:rsidRPr="00C94447" w:rsidRDefault="00C94447" w:rsidP="00C94447">
      <w:pPr>
        <w:pStyle w:val="Bibliography"/>
      </w:pPr>
      <w:r w:rsidRPr="00C94447">
        <w:t>Strauss, V. (2014). America’s School Funding Problems, State by State. Retrieved from https://www.washingtonpost.com/news/answer-sheet/wp/2014/02/05/americas-school-funding-problems-state-by-state/?utm_term=.b12f68462ae2</w:t>
      </w:r>
    </w:p>
    <w:p w14:paraId="787D44BF" w14:textId="6DCCC8AD" w:rsidR="00482C1C" w:rsidRDefault="00A419E3" w:rsidP="00482C1C">
      <w:pPr>
        <w:ind w:firstLine="0"/>
      </w:pPr>
      <w:r>
        <w:fldChar w:fldCharType="end"/>
      </w:r>
    </w:p>
    <w:p w14:paraId="6C840032" w14:textId="1F086F9C" w:rsidR="003B2A3B" w:rsidRDefault="003B2A3B" w:rsidP="003B2A3B">
      <w:pPr>
        <w:ind w:firstLine="0"/>
      </w:pPr>
      <w:r>
        <w:tab/>
      </w:r>
    </w:p>
    <w:p w14:paraId="2A57C0BC" w14:textId="77777777" w:rsidR="004316D0" w:rsidRDefault="004316D0" w:rsidP="002D35C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B245DF5" w14:textId="77777777" w:rsidR="00266540" w:rsidRDefault="00266540">
      <w:pPr>
        <w:spacing w:line="240" w:lineRule="auto"/>
      </w:pPr>
      <w:r>
        <w:separator/>
      </w:r>
    </w:p>
  </w:endnote>
  <w:endnote w:type="continuationSeparator" w:id="0">
    <w:p w14:paraId="22D2E47F" w14:textId="77777777" w:rsidR="00266540" w:rsidRDefault="0026654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CD08C4" w14:textId="77777777" w:rsidR="00266540" w:rsidRDefault="00266540">
      <w:pPr>
        <w:spacing w:line="240" w:lineRule="auto"/>
      </w:pPr>
      <w:r>
        <w:separator/>
      </w:r>
    </w:p>
  </w:footnote>
  <w:footnote w:type="continuationSeparator" w:id="0">
    <w:p w14:paraId="64D398D2" w14:textId="77777777" w:rsidR="00266540" w:rsidRDefault="0026654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052A8894" w:rsidR="00BF3C39" w:rsidRDefault="00FF43E5">
    <w:pPr>
      <w:pStyle w:val="Header"/>
      <w:ind w:right="360" w:firstLine="0"/>
    </w:pPr>
    <w:r>
      <w:t>BUSINESS AND MANAGEMENT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2A03543A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FF43E5">
      <w:t>BUSINESS AND MANAGEMENT</w:t>
    </w:r>
    <w:r w:rsidR="00061807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21FE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E4F"/>
    <w:rsid w:val="000530CB"/>
    <w:rsid w:val="00053310"/>
    <w:rsid w:val="000551EA"/>
    <w:rsid w:val="00061807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9DA"/>
    <w:rsid w:val="000C31C0"/>
    <w:rsid w:val="000C471B"/>
    <w:rsid w:val="000C5282"/>
    <w:rsid w:val="000C6235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076EF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6F71"/>
    <w:rsid w:val="00121048"/>
    <w:rsid w:val="001210EB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1EEC"/>
    <w:rsid w:val="0013200E"/>
    <w:rsid w:val="00132B2D"/>
    <w:rsid w:val="0013470A"/>
    <w:rsid w:val="00134795"/>
    <w:rsid w:val="00135C10"/>
    <w:rsid w:val="00136F2D"/>
    <w:rsid w:val="00137032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2AA6"/>
    <w:rsid w:val="0016391E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5B16"/>
    <w:rsid w:val="00187982"/>
    <w:rsid w:val="0019189C"/>
    <w:rsid w:val="001922F7"/>
    <w:rsid w:val="00192669"/>
    <w:rsid w:val="00193F55"/>
    <w:rsid w:val="00194663"/>
    <w:rsid w:val="00194AD2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676D"/>
    <w:rsid w:val="001D7A1A"/>
    <w:rsid w:val="001E22F6"/>
    <w:rsid w:val="001E2775"/>
    <w:rsid w:val="001E2A37"/>
    <w:rsid w:val="001E3624"/>
    <w:rsid w:val="001E4220"/>
    <w:rsid w:val="001E505B"/>
    <w:rsid w:val="001E7E2E"/>
    <w:rsid w:val="001F140E"/>
    <w:rsid w:val="001F237A"/>
    <w:rsid w:val="001F28F7"/>
    <w:rsid w:val="001F412E"/>
    <w:rsid w:val="001F732B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CA9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6540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502E"/>
    <w:rsid w:val="002A0CE0"/>
    <w:rsid w:val="002A0D24"/>
    <w:rsid w:val="002A10B7"/>
    <w:rsid w:val="002A2739"/>
    <w:rsid w:val="002A2A03"/>
    <w:rsid w:val="002B109E"/>
    <w:rsid w:val="002B1223"/>
    <w:rsid w:val="002B22D5"/>
    <w:rsid w:val="002B4917"/>
    <w:rsid w:val="002B4C65"/>
    <w:rsid w:val="002B7CFE"/>
    <w:rsid w:val="002C077C"/>
    <w:rsid w:val="002C0E47"/>
    <w:rsid w:val="002C17ED"/>
    <w:rsid w:val="002C1F1E"/>
    <w:rsid w:val="002C2F0C"/>
    <w:rsid w:val="002C5923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418D"/>
    <w:rsid w:val="002E66EB"/>
    <w:rsid w:val="002E711B"/>
    <w:rsid w:val="002F01D0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2D32"/>
    <w:rsid w:val="00303C57"/>
    <w:rsid w:val="00305FD1"/>
    <w:rsid w:val="00306C2F"/>
    <w:rsid w:val="0030767C"/>
    <w:rsid w:val="00310997"/>
    <w:rsid w:val="00311FEB"/>
    <w:rsid w:val="003126BB"/>
    <w:rsid w:val="003146F3"/>
    <w:rsid w:val="00314C5D"/>
    <w:rsid w:val="003163A1"/>
    <w:rsid w:val="00316C1F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81C"/>
    <w:rsid w:val="0033565F"/>
    <w:rsid w:val="0033721F"/>
    <w:rsid w:val="00337B06"/>
    <w:rsid w:val="00340A4D"/>
    <w:rsid w:val="003423D7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4D7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2A3B"/>
    <w:rsid w:val="003B6746"/>
    <w:rsid w:val="003B7E33"/>
    <w:rsid w:val="003B7F71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0707"/>
    <w:rsid w:val="003E3197"/>
    <w:rsid w:val="003E33C1"/>
    <w:rsid w:val="003E48BB"/>
    <w:rsid w:val="003E70DA"/>
    <w:rsid w:val="003F0CD6"/>
    <w:rsid w:val="003F177C"/>
    <w:rsid w:val="003F2913"/>
    <w:rsid w:val="003F2D39"/>
    <w:rsid w:val="003F378D"/>
    <w:rsid w:val="003F69DD"/>
    <w:rsid w:val="003F6DDF"/>
    <w:rsid w:val="004021F4"/>
    <w:rsid w:val="0040375D"/>
    <w:rsid w:val="00403C13"/>
    <w:rsid w:val="004052E3"/>
    <w:rsid w:val="00406674"/>
    <w:rsid w:val="00406E4C"/>
    <w:rsid w:val="004123AF"/>
    <w:rsid w:val="0041587A"/>
    <w:rsid w:val="00415B2F"/>
    <w:rsid w:val="004178BF"/>
    <w:rsid w:val="00420432"/>
    <w:rsid w:val="004212AF"/>
    <w:rsid w:val="00421B16"/>
    <w:rsid w:val="00423C60"/>
    <w:rsid w:val="0042584C"/>
    <w:rsid w:val="00425E67"/>
    <w:rsid w:val="004275A3"/>
    <w:rsid w:val="004316D0"/>
    <w:rsid w:val="004317BD"/>
    <w:rsid w:val="00432D30"/>
    <w:rsid w:val="00434D4A"/>
    <w:rsid w:val="00434E84"/>
    <w:rsid w:val="0043582C"/>
    <w:rsid w:val="00441389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67380"/>
    <w:rsid w:val="0047040E"/>
    <w:rsid w:val="00470944"/>
    <w:rsid w:val="0047187A"/>
    <w:rsid w:val="004736F6"/>
    <w:rsid w:val="00475EF1"/>
    <w:rsid w:val="00476038"/>
    <w:rsid w:val="00476BE1"/>
    <w:rsid w:val="00480708"/>
    <w:rsid w:val="00480973"/>
    <w:rsid w:val="004811CA"/>
    <w:rsid w:val="004812EC"/>
    <w:rsid w:val="00482C1C"/>
    <w:rsid w:val="0048340A"/>
    <w:rsid w:val="00483866"/>
    <w:rsid w:val="00483EFC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E8D"/>
    <w:rsid w:val="004A0F53"/>
    <w:rsid w:val="004A10B9"/>
    <w:rsid w:val="004A12F5"/>
    <w:rsid w:val="004A3B75"/>
    <w:rsid w:val="004A4191"/>
    <w:rsid w:val="004A43F5"/>
    <w:rsid w:val="004A493D"/>
    <w:rsid w:val="004A614C"/>
    <w:rsid w:val="004A629A"/>
    <w:rsid w:val="004A65F0"/>
    <w:rsid w:val="004A758E"/>
    <w:rsid w:val="004A79B7"/>
    <w:rsid w:val="004B0027"/>
    <w:rsid w:val="004B18DB"/>
    <w:rsid w:val="004B3E92"/>
    <w:rsid w:val="004B5AA9"/>
    <w:rsid w:val="004B6244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DC6"/>
    <w:rsid w:val="004F5D94"/>
    <w:rsid w:val="004F61AB"/>
    <w:rsid w:val="004F6B8A"/>
    <w:rsid w:val="004F70DF"/>
    <w:rsid w:val="00500A90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5493"/>
    <w:rsid w:val="00517922"/>
    <w:rsid w:val="0052443D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3B37"/>
    <w:rsid w:val="00534B31"/>
    <w:rsid w:val="00535580"/>
    <w:rsid w:val="00535AE7"/>
    <w:rsid w:val="00536C3E"/>
    <w:rsid w:val="005379DE"/>
    <w:rsid w:val="00540FDA"/>
    <w:rsid w:val="00543645"/>
    <w:rsid w:val="0054428C"/>
    <w:rsid w:val="00544EF1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9002B"/>
    <w:rsid w:val="005945D7"/>
    <w:rsid w:val="005956E3"/>
    <w:rsid w:val="005A0401"/>
    <w:rsid w:val="005A0B42"/>
    <w:rsid w:val="005A108E"/>
    <w:rsid w:val="005A1A56"/>
    <w:rsid w:val="005A22AB"/>
    <w:rsid w:val="005A23E6"/>
    <w:rsid w:val="005A3459"/>
    <w:rsid w:val="005A4627"/>
    <w:rsid w:val="005A6908"/>
    <w:rsid w:val="005A72AA"/>
    <w:rsid w:val="005A762D"/>
    <w:rsid w:val="005A77F4"/>
    <w:rsid w:val="005B009B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4FFD"/>
    <w:rsid w:val="005C6DFA"/>
    <w:rsid w:val="005D1404"/>
    <w:rsid w:val="005D4593"/>
    <w:rsid w:val="005D4A68"/>
    <w:rsid w:val="005D5016"/>
    <w:rsid w:val="005D5D35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7F4"/>
    <w:rsid w:val="00613FE1"/>
    <w:rsid w:val="00614578"/>
    <w:rsid w:val="00615A12"/>
    <w:rsid w:val="00616BAC"/>
    <w:rsid w:val="00616F72"/>
    <w:rsid w:val="006170E4"/>
    <w:rsid w:val="00620978"/>
    <w:rsid w:val="006213E0"/>
    <w:rsid w:val="00621B2F"/>
    <w:rsid w:val="00621F86"/>
    <w:rsid w:val="00622C00"/>
    <w:rsid w:val="006240BD"/>
    <w:rsid w:val="006260D8"/>
    <w:rsid w:val="00626638"/>
    <w:rsid w:val="0062735C"/>
    <w:rsid w:val="00630ECD"/>
    <w:rsid w:val="006317ED"/>
    <w:rsid w:val="00635829"/>
    <w:rsid w:val="006361EC"/>
    <w:rsid w:val="00637CEA"/>
    <w:rsid w:val="00641193"/>
    <w:rsid w:val="00642667"/>
    <w:rsid w:val="00642873"/>
    <w:rsid w:val="006449A6"/>
    <w:rsid w:val="00645447"/>
    <w:rsid w:val="00646A27"/>
    <w:rsid w:val="00647273"/>
    <w:rsid w:val="00651675"/>
    <w:rsid w:val="0065357B"/>
    <w:rsid w:val="00653883"/>
    <w:rsid w:val="00653B0D"/>
    <w:rsid w:val="006561B2"/>
    <w:rsid w:val="00657D54"/>
    <w:rsid w:val="00660CE1"/>
    <w:rsid w:val="00661C59"/>
    <w:rsid w:val="00661C8A"/>
    <w:rsid w:val="006629FC"/>
    <w:rsid w:val="00664D93"/>
    <w:rsid w:val="00667C75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4703"/>
    <w:rsid w:val="006A48E2"/>
    <w:rsid w:val="006A4ED3"/>
    <w:rsid w:val="006B0A6E"/>
    <w:rsid w:val="006B2BB9"/>
    <w:rsid w:val="006B395D"/>
    <w:rsid w:val="006B6A1B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11F9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04C76"/>
    <w:rsid w:val="007056C9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44E8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34F0"/>
    <w:rsid w:val="00763617"/>
    <w:rsid w:val="00763B57"/>
    <w:rsid w:val="00766EC6"/>
    <w:rsid w:val="00770F3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22A4"/>
    <w:rsid w:val="00783D6B"/>
    <w:rsid w:val="00785726"/>
    <w:rsid w:val="00785833"/>
    <w:rsid w:val="0078605F"/>
    <w:rsid w:val="00787E22"/>
    <w:rsid w:val="00787E4C"/>
    <w:rsid w:val="007901BE"/>
    <w:rsid w:val="00791127"/>
    <w:rsid w:val="00791145"/>
    <w:rsid w:val="0079171E"/>
    <w:rsid w:val="00791EA9"/>
    <w:rsid w:val="00792F6F"/>
    <w:rsid w:val="00793C1A"/>
    <w:rsid w:val="007946B7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59E9"/>
    <w:rsid w:val="007B64F3"/>
    <w:rsid w:val="007B6697"/>
    <w:rsid w:val="007B7FF5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56F7"/>
    <w:rsid w:val="007D69CE"/>
    <w:rsid w:val="007D7262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60C"/>
    <w:rsid w:val="008042F2"/>
    <w:rsid w:val="00804E32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6917"/>
    <w:rsid w:val="0082751D"/>
    <w:rsid w:val="0082763F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20B"/>
    <w:rsid w:val="00875159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1D4C"/>
    <w:rsid w:val="008920BD"/>
    <w:rsid w:val="008924ED"/>
    <w:rsid w:val="00893445"/>
    <w:rsid w:val="0089344F"/>
    <w:rsid w:val="00893E29"/>
    <w:rsid w:val="00894A30"/>
    <w:rsid w:val="00895879"/>
    <w:rsid w:val="00896820"/>
    <w:rsid w:val="00896F06"/>
    <w:rsid w:val="00897617"/>
    <w:rsid w:val="00897C74"/>
    <w:rsid w:val="008A14DA"/>
    <w:rsid w:val="008A365C"/>
    <w:rsid w:val="008A3B85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7EC0"/>
    <w:rsid w:val="008D0F01"/>
    <w:rsid w:val="008D16CE"/>
    <w:rsid w:val="008D4BA4"/>
    <w:rsid w:val="008D5475"/>
    <w:rsid w:val="008D7664"/>
    <w:rsid w:val="008E0DC6"/>
    <w:rsid w:val="008E2E4B"/>
    <w:rsid w:val="008E3445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72B4"/>
    <w:rsid w:val="008F752E"/>
    <w:rsid w:val="008F7785"/>
    <w:rsid w:val="00900123"/>
    <w:rsid w:val="00901DC3"/>
    <w:rsid w:val="00902675"/>
    <w:rsid w:val="00905176"/>
    <w:rsid w:val="00905D5F"/>
    <w:rsid w:val="00906F00"/>
    <w:rsid w:val="009070B0"/>
    <w:rsid w:val="009114E4"/>
    <w:rsid w:val="009118DF"/>
    <w:rsid w:val="009205C0"/>
    <w:rsid w:val="00920B4F"/>
    <w:rsid w:val="00921755"/>
    <w:rsid w:val="0092260C"/>
    <w:rsid w:val="00922A97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BBF"/>
    <w:rsid w:val="009667BC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76B8"/>
    <w:rsid w:val="00993D10"/>
    <w:rsid w:val="00994142"/>
    <w:rsid w:val="00995AC0"/>
    <w:rsid w:val="009965A6"/>
    <w:rsid w:val="00996CE1"/>
    <w:rsid w:val="00997004"/>
    <w:rsid w:val="009A360D"/>
    <w:rsid w:val="009A45C3"/>
    <w:rsid w:val="009A78B8"/>
    <w:rsid w:val="009B27CD"/>
    <w:rsid w:val="009B7C91"/>
    <w:rsid w:val="009B7F7E"/>
    <w:rsid w:val="009C0B81"/>
    <w:rsid w:val="009C0FDF"/>
    <w:rsid w:val="009C1505"/>
    <w:rsid w:val="009C1D03"/>
    <w:rsid w:val="009C2080"/>
    <w:rsid w:val="009C2895"/>
    <w:rsid w:val="009C28FA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5BA5"/>
    <w:rsid w:val="009F5EE3"/>
    <w:rsid w:val="009F6D38"/>
    <w:rsid w:val="009F7978"/>
    <w:rsid w:val="00A01179"/>
    <w:rsid w:val="00A011A8"/>
    <w:rsid w:val="00A0212F"/>
    <w:rsid w:val="00A02198"/>
    <w:rsid w:val="00A02AEE"/>
    <w:rsid w:val="00A02D64"/>
    <w:rsid w:val="00A0512F"/>
    <w:rsid w:val="00A07B3E"/>
    <w:rsid w:val="00A10A6A"/>
    <w:rsid w:val="00A10BEC"/>
    <w:rsid w:val="00A114E9"/>
    <w:rsid w:val="00A12191"/>
    <w:rsid w:val="00A12540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7E"/>
    <w:rsid w:val="00A30BA4"/>
    <w:rsid w:val="00A317C6"/>
    <w:rsid w:val="00A31BEB"/>
    <w:rsid w:val="00A3436B"/>
    <w:rsid w:val="00A34B5C"/>
    <w:rsid w:val="00A35061"/>
    <w:rsid w:val="00A36113"/>
    <w:rsid w:val="00A37BA6"/>
    <w:rsid w:val="00A4168C"/>
    <w:rsid w:val="00A419E3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62C"/>
    <w:rsid w:val="00A62A52"/>
    <w:rsid w:val="00A6440F"/>
    <w:rsid w:val="00A6504B"/>
    <w:rsid w:val="00A65975"/>
    <w:rsid w:val="00A65CDA"/>
    <w:rsid w:val="00A708C5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3921"/>
    <w:rsid w:val="00AF44CE"/>
    <w:rsid w:val="00AF49C8"/>
    <w:rsid w:val="00AF4CD1"/>
    <w:rsid w:val="00AF59A2"/>
    <w:rsid w:val="00AF66FF"/>
    <w:rsid w:val="00B0020F"/>
    <w:rsid w:val="00B020AE"/>
    <w:rsid w:val="00B02C72"/>
    <w:rsid w:val="00B03C58"/>
    <w:rsid w:val="00B03F2C"/>
    <w:rsid w:val="00B041FF"/>
    <w:rsid w:val="00B0607F"/>
    <w:rsid w:val="00B12043"/>
    <w:rsid w:val="00B1291F"/>
    <w:rsid w:val="00B129A5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934"/>
    <w:rsid w:val="00B34319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6F74"/>
    <w:rsid w:val="00B5054E"/>
    <w:rsid w:val="00B5062A"/>
    <w:rsid w:val="00B50D21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065B"/>
    <w:rsid w:val="00B717E6"/>
    <w:rsid w:val="00B73AC9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59E"/>
    <w:rsid w:val="00BA09C6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60E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6181"/>
    <w:rsid w:val="00BD6F31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375"/>
    <w:rsid w:val="00C22E3E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402D3"/>
    <w:rsid w:val="00C417D7"/>
    <w:rsid w:val="00C45043"/>
    <w:rsid w:val="00C4635A"/>
    <w:rsid w:val="00C463BD"/>
    <w:rsid w:val="00C47425"/>
    <w:rsid w:val="00C47500"/>
    <w:rsid w:val="00C47ECF"/>
    <w:rsid w:val="00C50D0F"/>
    <w:rsid w:val="00C5439C"/>
    <w:rsid w:val="00C54907"/>
    <w:rsid w:val="00C558AA"/>
    <w:rsid w:val="00C64113"/>
    <w:rsid w:val="00C65806"/>
    <w:rsid w:val="00C67138"/>
    <w:rsid w:val="00C67A3F"/>
    <w:rsid w:val="00C71241"/>
    <w:rsid w:val="00C7272D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92F45"/>
    <w:rsid w:val="00C93532"/>
    <w:rsid w:val="00C93DBA"/>
    <w:rsid w:val="00C94447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611C"/>
    <w:rsid w:val="00CC041D"/>
    <w:rsid w:val="00CC26CB"/>
    <w:rsid w:val="00CC2FD7"/>
    <w:rsid w:val="00CC79B8"/>
    <w:rsid w:val="00CD106C"/>
    <w:rsid w:val="00CD1187"/>
    <w:rsid w:val="00CD4321"/>
    <w:rsid w:val="00CD4527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DF7"/>
    <w:rsid w:val="00D0213E"/>
    <w:rsid w:val="00D0343A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8A6"/>
    <w:rsid w:val="00D16DD0"/>
    <w:rsid w:val="00D17295"/>
    <w:rsid w:val="00D22A72"/>
    <w:rsid w:val="00D23F39"/>
    <w:rsid w:val="00D24F57"/>
    <w:rsid w:val="00D27671"/>
    <w:rsid w:val="00D33434"/>
    <w:rsid w:val="00D35C43"/>
    <w:rsid w:val="00D378B3"/>
    <w:rsid w:val="00D37DCD"/>
    <w:rsid w:val="00D37EFA"/>
    <w:rsid w:val="00D40C5A"/>
    <w:rsid w:val="00D410AA"/>
    <w:rsid w:val="00D43A6E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092A"/>
    <w:rsid w:val="00DB2689"/>
    <w:rsid w:val="00DB3ACE"/>
    <w:rsid w:val="00DB4A5F"/>
    <w:rsid w:val="00DB4E0B"/>
    <w:rsid w:val="00DB4F56"/>
    <w:rsid w:val="00DB5147"/>
    <w:rsid w:val="00DB69A2"/>
    <w:rsid w:val="00DC1DC7"/>
    <w:rsid w:val="00DC30EC"/>
    <w:rsid w:val="00DC3E1C"/>
    <w:rsid w:val="00DC4F27"/>
    <w:rsid w:val="00DC665D"/>
    <w:rsid w:val="00DC71BA"/>
    <w:rsid w:val="00DC738E"/>
    <w:rsid w:val="00DC7928"/>
    <w:rsid w:val="00DC7E38"/>
    <w:rsid w:val="00DD1855"/>
    <w:rsid w:val="00DD1C8F"/>
    <w:rsid w:val="00DD4151"/>
    <w:rsid w:val="00DD5535"/>
    <w:rsid w:val="00DD5EF9"/>
    <w:rsid w:val="00DD7DAF"/>
    <w:rsid w:val="00DE07CB"/>
    <w:rsid w:val="00DE0832"/>
    <w:rsid w:val="00DE1685"/>
    <w:rsid w:val="00DE5A52"/>
    <w:rsid w:val="00DE7599"/>
    <w:rsid w:val="00DF0034"/>
    <w:rsid w:val="00DF0AED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EA"/>
    <w:rsid w:val="00E2274B"/>
    <w:rsid w:val="00E22AD4"/>
    <w:rsid w:val="00E23F73"/>
    <w:rsid w:val="00E24299"/>
    <w:rsid w:val="00E24631"/>
    <w:rsid w:val="00E24A0F"/>
    <w:rsid w:val="00E24CC9"/>
    <w:rsid w:val="00E25E5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46BC"/>
    <w:rsid w:val="00E45360"/>
    <w:rsid w:val="00E45F38"/>
    <w:rsid w:val="00E461AD"/>
    <w:rsid w:val="00E46416"/>
    <w:rsid w:val="00E47A38"/>
    <w:rsid w:val="00E47B82"/>
    <w:rsid w:val="00E524B2"/>
    <w:rsid w:val="00E5262A"/>
    <w:rsid w:val="00E5293B"/>
    <w:rsid w:val="00E55141"/>
    <w:rsid w:val="00E5624C"/>
    <w:rsid w:val="00E5670A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749A3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334"/>
    <w:rsid w:val="00ED25B0"/>
    <w:rsid w:val="00ED7661"/>
    <w:rsid w:val="00EE0724"/>
    <w:rsid w:val="00EE2578"/>
    <w:rsid w:val="00EE2F61"/>
    <w:rsid w:val="00EE3618"/>
    <w:rsid w:val="00EE3757"/>
    <w:rsid w:val="00EE436F"/>
    <w:rsid w:val="00EE4EF7"/>
    <w:rsid w:val="00EE56A0"/>
    <w:rsid w:val="00EE6A36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F004DB"/>
    <w:rsid w:val="00F008C2"/>
    <w:rsid w:val="00F02B81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21D52"/>
    <w:rsid w:val="00F254AB"/>
    <w:rsid w:val="00F27D24"/>
    <w:rsid w:val="00F304F8"/>
    <w:rsid w:val="00F30FB3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7F9C"/>
    <w:rsid w:val="00F40557"/>
    <w:rsid w:val="00F41C54"/>
    <w:rsid w:val="00F41DB1"/>
    <w:rsid w:val="00F41F0D"/>
    <w:rsid w:val="00F42F66"/>
    <w:rsid w:val="00F45291"/>
    <w:rsid w:val="00F4536C"/>
    <w:rsid w:val="00F4542F"/>
    <w:rsid w:val="00F50817"/>
    <w:rsid w:val="00F54A7D"/>
    <w:rsid w:val="00F555A6"/>
    <w:rsid w:val="00F56DF1"/>
    <w:rsid w:val="00F56EB1"/>
    <w:rsid w:val="00F61124"/>
    <w:rsid w:val="00F62905"/>
    <w:rsid w:val="00F66522"/>
    <w:rsid w:val="00F7010E"/>
    <w:rsid w:val="00F7042D"/>
    <w:rsid w:val="00F7121C"/>
    <w:rsid w:val="00F72AC6"/>
    <w:rsid w:val="00F768B8"/>
    <w:rsid w:val="00F814C5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0C1C"/>
    <w:rsid w:val="00FC5772"/>
    <w:rsid w:val="00FC57AA"/>
    <w:rsid w:val="00FC664F"/>
    <w:rsid w:val="00FD02FE"/>
    <w:rsid w:val="00FD0CB4"/>
    <w:rsid w:val="00FD0CDB"/>
    <w:rsid w:val="00FD183C"/>
    <w:rsid w:val="00FD3F87"/>
    <w:rsid w:val="00FD6EBF"/>
    <w:rsid w:val="00FE0DD6"/>
    <w:rsid w:val="00FE1C08"/>
    <w:rsid w:val="00FE23B7"/>
    <w:rsid w:val="00FE2A02"/>
    <w:rsid w:val="00FE345B"/>
    <w:rsid w:val="00FE3C50"/>
    <w:rsid w:val="00FE6117"/>
    <w:rsid w:val="00FE641E"/>
    <w:rsid w:val="00FE778E"/>
    <w:rsid w:val="00FF2DE6"/>
    <w:rsid w:val="00FF2E2A"/>
    <w:rsid w:val="00FF3601"/>
    <w:rsid w:val="00FF43E5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73</TotalTime>
  <Pages>5</Pages>
  <Words>1208</Words>
  <Characters>689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084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84</cp:revision>
  <dcterms:created xsi:type="dcterms:W3CDTF">2017-11-06T10:21:00Z</dcterms:created>
  <dcterms:modified xsi:type="dcterms:W3CDTF">2019-02-07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a27d9Ris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